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proofErr w:type="spellStart"/>
      <w:r w:rsidRPr="001958F3">
        <w:rPr>
          <w:lang w:val="en-US"/>
        </w:rPr>
        <w:t>Introducción</w:t>
      </w:r>
      <w:proofErr w:type="spellEnd"/>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w:t>
      </w:r>
      <w:proofErr w:type="spellStart"/>
      <w:r>
        <w:t>Very</w:t>
      </w:r>
      <w:proofErr w:type="spellEnd"/>
      <w:r>
        <w:t xml:space="preserve"> Small </w:t>
      </w:r>
      <w:proofErr w:type="spellStart"/>
      <w:r>
        <w:t>Enterprises</w:t>
      </w:r>
      <w:proofErr w:type="spellEnd"/>
      <w:r>
        <w:t xml:space="preserve">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3032345" w14:textId="28A2C3A5" w:rsidR="00A84D25" w:rsidRDefault="0052213A" w:rsidP="007259A3">
      <w:pPr>
        <w:rPr>
          <w:color w:val="000000"/>
        </w:rPr>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w:t>
      </w:r>
      <w:r>
        <w:lastRenderedPageBreak/>
        <w:t xml:space="preserve">proyectos tiene las siguientes actividades: </w:t>
      </w:r>
      <w:r>
        <w:rPr>
          <w:color w:val="000000"/>
        </w:rPr>
        <w:t>Planificación del proyecto</w:t>
      </w:r>
      <w:r w:rsidR="007259A3">
        <w:rPr>
          <w:color w:val="000000"/>
        </w:rPr>
        <w:t xml:space="preserve">, </w:t>
      </w:r>
      <w:r>
        <w:rPr>
          <w:color w:val="000000"/>
        </w:rPr>
        <w:t>Ejecución del proyecto</w:t>
      </w:r>
      <w:r w:rsidR="007259A3">
        <w:rPr>
          <w:color w:val="000000"/>
        </w:rPr>
        <w:t xml:space="preserve">, </w:t>
      </w:r>
      <w:r>
        <w:rPr>
          <w:color w:val="000000"/>
        </w:rPr>
        <w:t>Evaluación y control del proyecto</w:t>
      </w:r>
      <w:r w:rsidR="007259A3">
        <w:rPr>
          <w:color w:val="000000"/>
        </w:rPr>
        <w:t xml:space="preserve">, </w:t>
      </w:r>
      <w:r>
        <w:rPr>
          <w:color w:val="000000"/>
        </w:rPr>
        <w:t>Cierre del proyecto.</w:t>
      </w:r>
    </w:p>
    <w:p w14:paraId="1A6CE031" w14:textId="77777777"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0921385C" w14:textId="2F9BB5DD" w:rsidR="00A84D25" w:rsidRDefault="0052213A" w:rsidP="007259A3">
      <w:pPr>
        <w:pBdr>
          <w:top w:val="nil"/>
          <w:left w:val="nil"/>
          <w:bottom w:val="nil"/>
          <w:right w:val="nil"/>
          <w:between w:val="nil"/>
        </w:pBdr>
        <w:ind w:left="437"/>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r w:rsidR="007259A3">
        <w:rPr>
          <w:color w:val="000000"/>
        </w:rPr>
        <w:t xml:space="preserve"> </w:t>
      </w:r>
      <w:r>
        <w:rPr>
          <w:color w:val="000000"/>
        </w:rPr>
        <w:t>Inicio de la implementación del software</w:t>
      </w:r>
      <w:r w:rsidR="007259A3">
        <w:rPr>
          <w:color w:val="000000"/>
        </w:rPr>
        <w:t xml:space="preserve">, </w:t>
      </w:r>
      <w:r>
        <w:rPr>
          <w:color w:val="000000"/>
        </w:rPr>
        <w:t>Análisis de los requerimientos de software</w:t>
      </w:r>
      <w:r w:rsidR="007259A3">
        <w:rPr>
          <w:color w:val="000000"/>
        </w:rPr>
        <w:t xml:space="preserve">, </w:t>
      </w:r>
      <w:r>
        <w:rPr>
          <w:color w:val="000000"/>
        </w:rPr>
        <w:t>Diseño arquitectónico y detallado de programas informáticos</w:t>
      </w:r>
      <w:r w:rsidR="007259A3">
        <w:rPr>
          <w:color w:val="000000"/>
        </w:rPr>
        <w:t xml:space="preserve">, </w:t>
      </w:r>
      <w:r>
        <w:rPr>
          <w:color w:val="000000"/>
        </w:rPr>
        <w:t>Construcción de software</w:t>
      </w:r>
      <w:r w:rsidR="007259A3">
        <w:rPr>
          <w:color w:val="000000"/>
        </w:rPr>
        <w:t xml:space="preserve">, </w:t>
      </w:r>
      <w:r>
        <w:rPr>
          <w:color w:val="000000"/>
        </w:rPr>
        <w:t>Integración de software y pruebas</w:t>
      </w:r>
      <w:r w:rsidR="007259A3">
        <w:rPr>
          <w:color w:val="000000"/>
        </w:rPr>
        <w:t xml:space="preserve">, </w:t>
      </w:r>
      <w:r>
        <w:rPr>
          <w:color w:val="000000"/>
        </w:rPr>
        <w:t>Entrega de productos.</w:t>
      </w:r>
    </w:p>
    <w:p w14:paraId="5A7BE827" w14:textId="77777777" w:rsidR="00A84D25" w:rsidRDefault="0052213A" w:rsidP="00F65150">
      <w:pPr>
        <w:pStyle w:val="Ttulo1"/>
      </w:pPr>
      <w:bookmarkStart w:id="3" w:name="_2et92p0" w:colFirst="0" w:colLast="0"/>
      <w:bookmarkEnd w:id="3"/>
      <w:r>
        <w:t>Capítulo 2: Metodología</w:t>
      </w:r>
    </w:p>
    <w:p w14:paraId="5E860BFD" w14:textId="77777777" w:rsidR="00A84D25" w:rsidRDefault="0052213A" w:rsidP="00F65150">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6A1A9833" w14:textId="3A854622" w:rsidR="00A84D25" w:rsidRDefault="0052213A" w:rsidP="007259A3">
      <w:pPr>
        <w:pBdr>
          <w:top w:val="nil"/>
          <w:left w:val="nil"/>
          <w:bottom w:val="nil"/>
          <w:right w:val="nil"/>
          <w:between w:val="nil"/>
        </w:pBdr>
        <w:ind w:left="360"/>
        <w:rPr>
          <w:color w:val="000000"/>
        </w:rPr>
      </w:pPr>
      <w:r>
        <w:rPr>
          <w:color w:val="000000"/>
        </w:rPr>
        <w:t xml:space="preserve">De acuerdo con el estándar ISO/IEC 29110, hay dos procesos básicos para el desarrollo de un proyecto: Gestión del proyecto e Implementación de 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6B081F29" w14:textId="624147CA" w:rsidR="00A84D25" w:rsidRPr="002A2E62" w:rsidRDefault="0052213A" w:rsidP="007259A3">
      <w:pPr>
        <w:pBdr>
          <w:top w:val="nil"/>
          <w:left w:val="nil"/>
          <w:bottom w:val="nil"/>
          <w:right w:val="nil"/>
          <w:between w:val="nil"/>
        </w:pBdr>
        <w:ind w:left="36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w:t>
      </w:r>
      <w:r w:rsidR="007259A3">
        <w:rPr>
          <w:color w:val="000000"/>
        </w:rPr>
        <w:t xml:space="preserve">.  Las fases son las siguientes: </w:t>
      </w:r>
      <w:r>
        <w:rPr>
          <w:color w:val="000000"/>
        </w:rPr>
        <w:t>Planificación de proyecto</w:t>
      </w:r>
      <w:r w:rsidR="007259A3">
        <w:rPr>
          <w:color w:val="000000"/>
        </w:rPr>
        <w:t xml:space="preserve">, </w:t>
      </w:r>
      <w:r>
        <w:rPr>
          <w:color w:val="000000"/>
        </w:rPr>
        <w:t>Ejecución del plan de proyecto</w:t>
      </w:r>
      <w:r w:rsidR="007259A3">
        <w:rPr>
          <w:color w:val="000000"/>
        </w:rPr>
        <w:t xml:space="preserve">, </w:t>
      </w:r>
      <w:r>
        <w:rPr>
          <w:color w:val="000000"/>
        </w:rPr>
        <w:t>Evaluación de proyecto</w:t>
      </w:r>
      <w:r w:rsidR="007259A3">
        <w:rPr>
          <w:color w:val="000000"/>
        </w:rPr>
        <w:t xml:space="preserve">, </w:t>
      </w:r>
      <w:r>
        <w:rPr>
          <w:color w:val="000000"/>
        </w:rPr>
        <w:t>Cierre de proyecto</w:t>
      </w:r>
      <w:r w:rsidR="002A2E62">
        <w:rPr>
          <w:color w:val="000000"/>
        </w:rPr>
        <w:t>.</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7259A3">
      <w:pPr>
        <w:ind w:left="360"/>
      </w:pPr>
      <w:r>
        <w:lastRenderedPageBreak/>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74F1539D"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06CB19AD" w14:textId="77B38DB1" w:rsidR="00A84D25" w:rsidRDefault="00113124" w:rsidP="007259A3">
      <w:pPr>
        <w:pBdr>
          <w:top w:val="nil"/>
          <w:left w:val="nil"/>
          <w:bottom w:val="nil"/>
          <w:right w:val="nil"/>
          <w:between w:val="nil"/>
        </w:pBdr>
        <w:ind w:left="1080"/>
        <w:rPr>
          <w:b/>
          <w:color w:val="000000"/>
        </w:rPr>
      </w:pPr>
      <w:r w:rsidRPr="007259A3">
        <w:rPr>
          <w:bCs/>
          <w:color w:val="000000"/>
        </w:rPr>
        <w:t>Está</w:t>
      </w:r>
      <w:r w:rsidR="007259A3" w:rsidRPr="007259A3">
        <w:rPr>
          <w:bCs/>
          <w:color w:val="000000"/>
        </w:rPr>
        <w:t xml:space="preserve"> compuesta por p</w:t>
      </w:r>
      <w:r w:rsidR="0052213A" w:rsidRPr="007259A3">
        <w:rPr>
          <w:bCs/>
          <w:color w:val="000000"/>
        </w:rPr>
        <w:t>lan del proyecto</w:t>
      </w:r>
      <w:r w:rsidR="007259A3" w:rsidRPr="007259A3">
        <w:rPr>
          <w:bCs/>
          <w:color w:val="000000"/>
        </w:rPr>
        <w:t>, r</w:t>
      </w:r>
      <w:r w:rsidR="0052213A" w:rsidRPr="007259A3">
        <w:rPr>
          <w:bCs/>
          <w:color w:val="000000"/>
        </w:rPr>
        <w:t>epositorio del proyecto</w:t>
      </w:r>
      <w:r w:rsidR="007259A3" w:rsidRPr="007259A3">
        <w:rPr>
          <w:bCs/>
          <w:color w:val="000000"/>
        </w:rPr>
        <w:t>, c</w:t>
      </w:r>
      <w:r w:rsidR="0052213A" w:rsidRPr="007259A3">
        <w:rPr>
          <w:bCs/>
          <w:color w:val="000000"/>
        </w:rPr>
        <w:t>opia de seguridad del repositorio del proyecto</w:t>
      </w:r>
      <w:r w:rsidR="007259A3" w:rsidRPr="007259A3">
        <w:rPr>
          <w:bCs/>
          <w:color w:val="000000"/>
        </w:rPr>
        <w:t>, r</w:t>
      </w:r>
      <w:r w:rsidR="0052213A" w:rsidRPr="007259A3">
        <w:rPr>
          <w:bCs/>
          <w:color w:val="000000"/>
        </w:rPr>
        <w:t>esultados de la verificación</w:t>
      </w:r>
      <w:r w:rsidR="0052213A">
        <w:rPr>
          <w:color w:val="000000"/>
        </w:rPr>
        <w:t>.</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254338F8" w14:textId="3947A9BC" w:rsidR="00A84D25" w:rsidRPr="007259A3" w:rsidRDefault="007259A3" w:rsidP="007259A3">
      <w:pPr>
        <w:pBdr>
          <w:top w:val="nil"/>
          <w:left w:val="nil"/>
          <w:bottom w:val="nil"/>
          <w:right w:val="nil"/>
          <w:between w:val="nil"/>
        </w:pBdr>
        <w:ind w:left="1080"/>
        <w:rPr>
          <w:bCs/>
          <w:color w:val="000000"/>
        </w:rPr>
      </w:pPr>
      <w:r w:rsidRPr="007259A3">
        <w:rPr>
          <w:bCs/>
          <w:color w:val="000000"/>
        </w:rPr>
        <w:t>Se gestiona con los siguientes documentos: a</w:t>
      </w:r>
      <w:r w:rsidR="0052213A" w:rsidRPr="007259A3">
        <w:rPr>
          <w:bCs/>
          <w:color w:val="000000"/>
        </w:rPr>
        <w:t>cta de la reunión</w:t>
      </w:r>
      <w:r w:rsidRPr="007259A3">
        <w:rPr>
          <w:bCs/>
          <w:color w:val="000000"/>
        </w:rPr>
        <w:t>, r</w:t>
      </w:r>
      <w:r w:rsidR="0052213A" w:rsidRPr="007259A3">
        <w:rPr>
          <w:bCs/>
          <w:color w:val="000000"/>
        </w:rPr>
        <w:t>egistro de estado de progreso</w:t>
      </w:r>
      <w:r w:rsidRPr="007259A3">
        <w:rPr>
          <w:bCs/>
          <w:color w:val="000000"/>
        </w:rPr>
        <w:t>, s</w:t>
      </w:r>
      <w:r w:rsidR="0052213A" w:rsidRPr="007259A3">
        <w:rPr>
          <w:bCs/>
          <w:color w:val="000000"/>
        </w:rPr>
        <w:t>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1196A0E4" w14:textId="2FF06AFA" w:rsidR="00A84D25" w:rsidRPr="007259A3" w:rsidRDefault="007259A3" w:rsidP="007259A3">
      <w:pPr>
        <w:pBdr>
          <w:top w:val="nil"/>
          <w:left w:val="nil"/>
          <w:bottom w:val="nil"/>
          <w:right w:val="nil"/>
          <w:between w:val="nil"/>
        </w:pBdr>
        <w:ind w:left="1080"/>
        <w:rPr>
          <w:bCs/>
          <w:color w:val="000000"/>
        </w:rPr>
      </w:pPr>
      <w:r w:rsidRPr="007259A3">
        <w:rPr>
          <w:bCs/>
          <w:color w:val="000000"/>
        </w:rPr>
        <w:t>Se controla a través de un documento de r</w:t>
      </w:r>
      <w:r w:rsidR="0052213A" w:rsidRPr="007259A3">
        <w:rPr>
          <w:bCs/>
          <w:color w:val="000000"/>
        </w:rPr>
        <w:t>egistr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52267723" w14:textId="336B461A" w:rsidR="00A84D25" w:rsidRPr="007259A3" w:rsidRDefault="007259A3" w:rsidP="007259A3">
      <w:pPr>
        <w:pBdr>
          <w:top w:val="nil"/>
          <w:left w:val="nil"/>
          <w:bottom w:val="nil"/>
          <w:right w:val="nil"/>
          <w:between w:val="nil"/>
        </w:pBdr>
        <w:ind w:left="1080"/>
        <w:rPr>
          <w:bCs/>
          <w:color w:val="000000"/>
        </w:rPr>
      </w:pPr>
      <w:r w:rsidRPr="007259A3">
        <w:rPr>
          <w:bCs/>
          <w:color w:val="000000"/>
        </w:rPr>
        <w:t>Se finaliza con el documento del r</w:t>
      </w:r>
      <w:r w:rsidR="0052213A" w:rsidRPr="007259A3">
        <w:rPr>
          <w:bCs/>
          <w:color w:val="000000"/>
        </w:rPr>
        <w:t>egistr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09A3D9E6" w14:textId="56117C18" w:rsidR="00996A64" w:rsidRDefault="00996A64" w:rsidP="007259A3">
      <w:pPr>
        <w:numPr>
          <w:ilvl w:val="0"/>
          <w:numId w:val="7"/>
        </w:numPr>
        <w:pBdr>
          <w:top w:val="nil"/>
          <w:left w:val="nil"/>
          <w:bottom w:val="nil"/>
          <w:right w:val="nil"/>
          <w:between w:val="nil"/>
        </w:pBdr>
        <w:ind w:left="1800"/>
        <w:rPr>
          <w:b/>
          <w:color w:val="000000"/>
        </w:rPr>
      </w:pPr>
      <w:r w:rsidRPr="00DA5F7A">
        <w:rPr>
          <w:b/>
          <w:bCs/>
          <w:color w:val="000000"/>
        </w:rPr>
        <w:lastRenderedPageBreak/>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D341CC7" w14:textId="55651E03"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ECE05EC" w14:textId="769006BF" w:rsidR="00996A64"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453ABE3F" w14:textId="25F8D387" w:rsidR="00D505A0"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3D08F8B9"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 xml:space="preserve">siguientes </w:t>
      </w:r>
      <w:r w:rsidR="001C73E1">
        <w:rPr>
          <w:color w:val="000000"/>
        </w:rPr>
        <w:t>camp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6C7C35C2" w14:textId="1C3AB41D" w:rsidR="00FD60AD" w:rsidRDefault="0052213A" w:rsidP="007259A3">
      <w:pPr>
        <w:pBdr>
          <w:top w:val="nil"/>
          <w:left w:val="nil"/>
          <w:bottom w:val="nil"/>
          <w:right w:val="nil"/>
          <w:between w:val="nil"/>
        </w:pBdr>
        <w:ind w:left="1080"/>
        <w:rPr>
          <w:color w:val="000000"/>
        </w:rPr>
      </w:pPr>
      <w:bookmarkStart w:id="6" w:name="_1t3h5sf" w:colFirst="0" w:colLast="0"/>
      <w:bookmarkEnd w:id="6"/>
      <w:r>
        <w:rPr>
          <w:b/>
          <w:color w:val="000000"/>
        </w:rPr>
        <w:t>Repositorio del proyecto</w:t>
      </w:r>
      <w:r w:rsidR="00CD3664">
        <w:rPr>
          <w:b/>
          <w:color w:val="000000"/>
        </w:rPr>
        <w:t xml:space="preserve">. </w:t>
      </w:r>
      <w:r w:rsidR="007259A3" w:rsidRPr="007259A3">
        <w:rPr>
          <w:bCs/>
          <w:color w:val="000000"/>
        </w:rPr>
        <w:t xml:space="preserve">Se tuvieron en </w:t>
      </w:r>
      <w:r w:rsidR="00CD3664" w:rsidRPr="007259A3">
        <w:rPr>
          <w:bCs/>
          <w:color w:val="000000"/>
        </w:rPr>
        <w:t>cuenta</w:t>
      </w:r>
      <w:r w:rsidR="00CD3664">
        <w:rPr>
          <w:color w:val="000000"/>
        </w:rPr>
        <w:t xml:space="preserve">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36FCA31" w14:textId="2F431EFF" w:rsidR="00F65150" w:rsidRPr="0011536A" w:rsidRDefault="00DD5B72" w:rsidP="001C73E1">
      <w:pPr>
        <w:pBdr>
          <w:top w:val="nil"/>
          <w:left w:val="nil"/>
          <w:bottom w:val="nil"/>
          <w:right w:val="nil"/>
          <w:between w:val="nil"/>
        </w:pBdr>
        <w:ind w:left="108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 xml:space="preserve">siguientes </w:t>
      </w:r>
      <w:r w:rsidR="001C73E1">
        <w:rPr>
          <w:color w:val="000000"/>
        </w:rPr>
        <w:t>ítem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482522AB" w:rsidR="0068700F" w:rsidRDefault="00D8235B" w:rsidP="007259A3">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E44208">
        <w:t>C</w:t>
      </w:r>
      <w:r w:rsidRPr="00D8235B">
        <w:t xml:space="preserve">onsta de los </w:t>
      </w:r>
      <w:r w:rsidR="00161B22">
        <w:t xml:space="preserve">siguientes </w:t>
      </w:r>
      <w:r w:rsidR="001C73E1">
        <w:t>campos</w:t>
      </w:r>
      <w:r w:rsidR="00EB4550">
        <w:t>:</w:t>
      </w:r>
      <w:r w:rsidR="00923F74">
        <w:t xml:space="preserve"> propósito de la reunión, asistentes, fecha, lugar de celebración, lo </w:t>
      </w:r>
      <w:r w:rsidR="001C73E1">
        <w:t>logrado</w:t>
      </w:r>
      <w:r w:rsidR="00923F74">
        <w:t>, acuerdos, próxima reunión (si la hubiera).</w:t>
      </w:r>
    </w:p>
    <w:p w14:paraId="16F29BAA" w14:textId="77777777" w:rsidR="00F62EE4" w:rsidRDefault="00F62EE4" w:rsidP="007259A3">
      <w:pPr>
        <w:pStyle w:val="Prrafodelista"/>
        <w:pBdr>
          <w:top w:val="nil"/>
          <w:left w:val="nil"/>
          <w:bottom w:val="nil"/>
          <w:right w:val="nil"/>
          <w:between w:val="nil"/>
        </w:pBdr>
        <w:ind w:left="1080"/>
      </w:pPr>
    </w:p>
    <w:p w14:paraId="7B1F33B7" w14:textId="131C8D63" w:rsidR="001C73E1" w:rsidRDefault="00F13CD0" w:rsidP="001C73E1">
      <w:pPr>
        <w:pStyle w:val="Prrafodelista"/>
        <w:pBdr>
          <w:top w:val="nil"/>
          <w:left w:val="nil"/>
          <w:bottom w:val="nil"/>
          <w:right w:val="nil"/>
          <w:between w:val="nil"/>
        </w:pBdr>
        <w:ind w:left="1080"/>
        <w:rPr>
          <w:b/>
        </w:rPr>
      </w:pPr>
      <w:r>
        <w:rPr>
          <w:b/>
          <w:bCs/>
          <w:color w:val="000000"/>
        </w:rPr>
        <w:lastRenderedPageBreak/>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0991890B" w14:textId="31F484F5" w:rsidR="001C73E1" w:rsidRPr="001C73E1" w:rsidRDefault="00F831C9" w:rsidP="001C73E1">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1C73E1">
        <w:t>Es un formato de ajuste a algún requisito.</w:t>
      </w:r>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4037DFF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7" w:name="_4d34og8" w:colFirst="0" w:colLast="0"/>
      <w:bookmarkEnd w:id="7"/>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w:t>
      </w:r>
      <w:r w:rsidR="008B3024">
        <w:lastRenderedPageBreak/>
        <w:t>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D03989"/>
    <w:p w14:paraId="1702A12D" w14:textId="6CCC5CAF" w:rsidR="001C73E1" w:rsidRDefault="005951A2" w:rsidP="008A5989">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8A5989">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bookmarkStart w:id="8" w:name="_GoBack"/>
      <w:bookmarkEnd w:id="8"/>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xml:space="preserve">. Ingeniera de Sistemas de la Universidad del Valle. Candidata a Magister en Sistemas de Información Geográficos de la Universidad de </w:t>
      </w:r>
      <w:proofErr w:type="spellStart"/>
      <w:r w:rsidR="001C73E1">
        <w:t>Salzburg</w:t>
      </w:r>
      <w:proofErr w:type="spellEnd"/>
      <w:r w:rsidR="001C73E1">
        <w:t xml:space="preserve">.  Docente e investigadora de la UNIAJC en el grupo </w:t>
      </w:r>
      <w:proofErr w:type="spellStart"/>
      <w:r w:rsidR="001C73E1">
        <w:t>Grintic</w:t>
      </w:r>
      <w:proofErr w:type="spellEnd"/>
      <w:r w:rsidR="001C73E1">
        <w:t>,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1A622" w14:textId="77777777" w:rsidR="008D36CE" w:rsidRDefault="008D36CE">
      <w:pPr>
        <w:spacing w:line="240" w:lineRule="auto"/>
      </w:pPr>
      <w:r>
        <w:separator/>
      </w:r>
    </w:p>
  </w:endnote>
  <w:endnote w:type="continuationSeparator" w:id="0">
    <w:p w14:paraId="64BF5D4A" w14:textId="77777777" w:rsidR="008D36CE" w:rsidRDefault="008D3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536477C5"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951A2">
      <w:rPr>
        <w:noProof/>
        <w:color w:val="000000"/>
      </w:rPr>
      <w:t>10</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FBF42" w14:textId="77777777" w:rsidR="008D36CE" w:rsidRDefault="008D36CE">
      <w:pPr>
        <w:spacing w:line="240" w:lineRule="auto"/>
      </w:pPr>
      <w:r>
        <w:separator/>
      </w:r>
    </w:p>
  </w:footnote>
  <w:footnote w:type="continuationSeparator" w:id="0">
    <w:p w14:paraId="31721BC4" w14:textId="77777777" w:rsidR="008D36CE" w:rsidRDefault="008D36CE">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A2E62"/>
    <w:rsid w:val="003146A0"/>
    <w:rsid w:val="00314822"/>
    <w:rsid w:val="00342EF1"/>
    <w:rsid w:val="00345671"/>
    <w:rsid w:val="003A5E44"/>
    <w:rsid w:val="003F6610"/>
    <w:rsid w:val="004B07F7"/>
    <w:rsid w:val="004C16F1"/>
    <w:rsid w:val="005006C1"/>
    <w:rsid w:val="0052213A"/>
    <w:rsid w:val="00546F31"/>
    <w:rsid w:val="0058340C"/>
    <w:rsid w:val="005951A2"/>
    <w:rsid w:val="005A4EAB"/>
    <w:rsid w:val="00617E5E"/>
    <w:rsid w:val="00622D3B"/>
    <w:rsid w:val="0068700F"/>
    <w:rsid w:val="006B6A38"/>
    <w:rsid w:val="006C47FD"/>
    <w:rsid w:val="0072480A"/>
    <w:rsid w:val="007259A3"/>
    <w:rsid w:val="00785281"/>
    <w:rsid w:val="007C1C1F"/>
    <w:rsid w:val="007D20E0"/>
    <w:rsid w:val="007E5136"/>
    <w:rsid w:val="007F3D94"/>
    <w:rsid w:val="0084154F"/>
    <w:rsid w:val="00843A12"/>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235B"/>
    <w:rsid w:val="00D843F3"/>
    <w:rsid w:val="00DA5F7A"/>
    <w:rsid w:val="00DC451C"/>
    <w:rsid w:val="00DD5B72"/>
    <w:rsid w:val="00DF42C5"/>
    <w:rsid w:val="00E01623"/>
    <w:rsid w:val="00E15304"/>
    <w:rsid w:val="00E27012"/>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08C4E-85F4-469A-86F8-1BC33A475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0</Pages>
  <Words>2784</Words>
  <Characters>15316</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7</cp:revision>
  <dcterms:created xsi:type="dcterms:W3CDTF">2019-07-29T22:37:00Z</dcterms:created>
  <dcterms:modified xsi:type="dcterms:W3CDTF">2019-07-30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